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3FCDC4" w14:textId="0255DA0D" w:rsidR="007F69AB" w:rsidRDefault="006D452C" w:rsidP="00546794">
      <w:bookmarkStart w:id="0" w:name="_Hlk114554944"/>
      <w:r>
        <w:rPr>
          <w:rFonts w:hint="eastAsia"/>
        </w:rPr>
        <w:t>T</w:t>
      </w:r>
      <w:r>
        <w:t>able 1. The differences among several subtypes of macrophages.</w:t>
      </w:r>
    </w:p>
    <w:tbl>
      <w:tblPr>
        <w:tblStyle w:val="a9"/>
        <w:tblpPr w:leftFromText="180" w:rightFromText="180" w:vertAnchor="page" w:horzAnchor="margin" w:tblpXSpec="center" w:tblpY="1965"/>
        <w:tblW w:w="11335" w:type="dxa"/>
        <w:tblLook w:val="04A0" w:firstRow="1" w:lastRow="0" w:firstColumn="1" w:lastColumn="0" w:noHBand="0" w:noVBand="1"/>
      </w:tblPr>
      <w:tblGrid>
        <w:gridCol w:w="833"/>
        <w:gridCol w:w="1856"/>
        <w:gridCol w:w="3118"/>
        <w:gridCol w:w="3095"/>
        <w:gridCol w:w="2433"/>
      </w:tblGrid>
      <w:tr w:rsidR="00705AD5" w14:paraId="50742CD1" w14:textId="77777777" w:rsidTr="00705AD5">
        <w:trPr>
          <w:trHeight w:val="245"/>
        </w:trPr>
        <w:tc>
          <w:tcPr>
            <w:tcW w:w="833" w:type="dxa"/>
          </w:tcPr>
          <w:p w14:paraId="53696EEB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856" w:type="dxa"/>
          </w:tcPr>
          <w:p w14:paraId="0ED109C3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nducers</w:t>
            </w:r>
          </w:p>
        </w:tc>
        <w:tc>
          <w:tcPr>
            <w:tcW w:w="3118" w:type="dxa"/>
          </w:tcPr>
          <w:p w14:paraId="04702FE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Cell expression markers</w:t>
            </w:r>
          </w:p>
        </w:tc>
        <w:tc>
          <w:tcPr>
            <w:tcW w:w="3095" w:type="dxa"/>
          </w:tcPr>
          <w:p w14:paraId="5EEA248E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Cytokine and chemokine</w:t>
            </w:r>
          </w:p>
          <w:p w14:paraId="5789368C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production</w:t>
            </w:r>
          </w:p>
        </w:tc>
        <w:tc>
          <w:tcPr>
            <w:tcW w:w="2433" w:type="dxa"/>
          </w:tcPr>
          <w:p w14:paraId="45FE8654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References</w:t>
            </w:r>
          </w:p>
        </w:tc>
      </w:tr>
      <w:tr w:rsidR="00705AD5" w14:paraId="20261E2F" w14:textId="77777777" w:rsidTr="00705AD5">
        <w:trPr>
          <w:trHeight w:val="245"/>
        </w:trPr>
        <w:tc>
          <w:tcPr>
            <w:tcW w:w="833" w:type="dxa"/>
          </w:tcPr>
          <w:p w14:paraId="13E821C6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1a</w:t>
            </w:r>
          </w:p>
        </w:tc>
        <w:tc>
          <w:tcPr>
            <w:tcW w:w="1856" w:type="dxa"/>
            <w:vMerge w:val="restart"/>
          </w:tcPr>
          <w:p w14:paraId="4B646638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proofErr w:type="spellStart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FNc</w:t>
            </w:r>
            <w:proofErr w:type="spellEnd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, LPS, TNF</w:t>
            </w:r>
          </w:p>
        </w:tc>
        <w:tc>
          <w:tcPr>
            <w:tcW w:w="3118" w:type="dxa"/>
            <w:vMerge w:val="restart"/>
          </w:tcPr>
          <w:p w14:paraId="65B26282" w14:textId="637D42E2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Common markers</w:t>
            </w:r>
            <w:r w:rsidR="00826E1B">
              <w:rPr>
                <w:rFonts w:ascii="Times New Roman" w:hAnsi="Times New Roman" w:cs="Times New Roman" w:hint="eastAsia"/>
                <w:color w:val="333333"/>
                <w:sz w:val="20"/>
                <w:szCs w:val="20"/>
                <w:shd w:val="clear" w:color="auto" w:fill="FFFFFF"/>
              </w:rPr>
              <w:t>:</w:t>
            </w:r>
            <w:r w:rsidR="00826E1B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CD80, CD86, CD68, MHC-II, IL-1R, TLR-2, TLR-4, </w:t>
            </w:r>
            <w:proofErr w:type="spellStart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NOS</w:t>
            </w:r>
            <w:proofErr w:type="spellEnd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, IL10, IL-12; </w:t>
            </w:r>
          </w:p>
          <w:p w14:paraId="077A1236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M1a </w:t>
            </w:r>
            <w:bookmarkStart w:id="1" w:name="OLE_LINK1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subtype</w:t>
            </w:r>
            <w:bookmarkEnd w:id="1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 without CD206 or MGL-1, M1b subtype with CD206 and MGL-1</w:t>
            </w:r>
          </w:p>
        </w:tc>
        <w:tc>
          <w:tcPr>
            <w:tcW w:w="3095" w:type="dxa"/>
            <w:vMerge w:val="restart"/>
          </w:tcPr>
          <w:p w14:paraId="71195431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TNF-α, IL-1β, IL-6, IL-12, IL-23, IL-27, CXCL9, CXCL10, CXCL11, CXCL16, CCL5, Arg-2, </w:t>
            </w:r>
            <w:proofErr w:type="spellStart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NOS</w:t>
            </w:r>
            <w:proofErr w:type="spellEnd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, ROS</w:t>
            </w:r>
          </w:p>
        </w:tc>
        <w:tc>
          <w:tcPr>
            <w:tcW w:w="2433" w:type="dxa"/>
            <w:vMerge w:val="restart"/>
          </w:tcPr>
          <w:p w14:paraId="73BFCCF1" w14:textId="4C743BBF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HYW1iYXJvPC9BdXRob3I+PFllYXI+MjAxODwvWWVhcj48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HYW1iYXJvPC9BdXRob3I+PFllYXI+MjAxODwvWWVhcj48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5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-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10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)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05AD5" w14:paraId="0CEB26A5" w14:textId="77777777" w:rsidTr="00705AD5">
        <w:trPr>
          <w:trHeight w:val="239"/>
        </w:trPr>
        <w:tc>
          <w:tcPr>
            <w:tcW w:w="833" w:type="dxa"/>
          </w:tcPr>
          <w:p w14:paraId="7160A273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1b</w:t>
            </w:r>
          </w:p>
        </w:tc>
        <w:tc>
          <w:tcPr>
            <w:tcW w:w="1856" w:type="dxa"/>
            <w:vMerge/>
          </w:tcPr>
          <w:p w14:paraId="23450A8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118" w:type="dxa"/>
            <w:vMerge/>
          </w:tcPr>
          <w:p w14:paraId="2AB143CB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095" w:type="dxa"/>
            <w:vMerge/>
          </w:tcPr>
          <w:p w14:paraId="6D82946A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433" w:type="dxa"/>
            <w:vMerge/>
          </w:tcPr>
          <w:p w14:paraId="4584A643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</w:tr>
      <w:tr w:rsidR="00705AD5" w14:paraId="36FAB6F4" w14:textId="77777777" w:rsidTr="00705AD5">
        <w:trPr>
          <w:trHeight w:val="492"/>
        </w:trPr>
        <w:tc>
          <w:tcPr>
            <w:tcW w:w="833" w:type="dxa"/>
          </w:tcPr>
          <w:p w14:paraId="3436344D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2a</w:t>
            </w:r>
          </w:p>
        </w:tc>
        <w:tc>
          <w:tcPr>
            <w:tcW w:w="1856" w:type="dxa"/>
          </w:tcPr>
          <w:p w14:paraId="1E8135D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L-4, IL-13</w:t>
            </w:r>
          </w:p>
        </w:tc>
        <w:tc>
          <w:tcPr>
            <w:tcW w:w="3118" w:type="dxa"/>
          </w:tcPr>
          <w:p w14:paraId="5DFAE74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MR, AMACI, MHCII, </w:t>
            </w:r>
            <w:proofErr w:type="spellStart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ArgI</w:t>
            </w:r>
            <w:proofErr w:type="spellEnd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, IL-1Ra, IL-1R II, FIZZ1, Ym1/2</w:t>
            </w:r>
          </w:p>
        </w:tc>
        <w:tc>
          <w:tcPr>
            <w:tcW w:w="3095" w:type="dxa"/>
          </w:tcPr>
          <w:p w14:paraId="7D87396C" w14:textId="77777777" w:rsidR="00705AD5" w:rsidRPr="00F832B7" w:rsidRDefault="00705AD5" w:rsidP="00705AD5">
            <w:pPr>
              <w:jc w:val="left"/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TGFβ, IL-10, IL-Ra, CCL17, CCL22, CCL18, CCL22, CCL24</w:t>
            </w:r>
          </w:p>
        </w:tc>
        <w:tc>
          <w:tcPr>
            <w:tcW w:w="2433" w:type="dxa"/>
          </w:tcPr>
          <w:p w14:paraId="47B2F200" w14:textId="4DED1405" w:rsidR="00705AD5" w:rsidRPr="00F832B7" w:rsidRDefault="00705AD5" w:rsidP="00705AD5">
            <w:pPr>
              <w:jc w:val="left"/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KZXR0ZW48L0F1dGhvcj48WWVhcj4yMDE0PC9ZZWFyPjxS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0OTc4LTgzPC9wYWdlcz48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=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KZXR0ZW48L0F1dGhvcj48WWVhcj4yMDE0PC9ZZWFyPjxS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0OTc4LTgzPC9wYWdlcz48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=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11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-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15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)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05AD5" w14:paraId="2A30BDAE" w14:textId="77777777" w:rsidTr="00705AD5">
        <w:trPr>
          <w:trHeight w:val="239"/>
        </w:trPr>
        <w:tc>
          <w:tcPr>
            <w:tcW w:w="833" w:type="dxa"/>
          </w:tcPr>
          <w:p w14:paraId="4B49770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2b</w:t>
            </w:r>
          </w:p>
        </w:tc>
        <w:tc>
          <w:tcPr>
            <w:tcW w:w="1856" w:type="dxa"/>
          </w:tcPr>
          <w:p w14:paraId="5C67E67D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C, TLR, IL-1R ligands, IL-1β</w:t>
            </w:r>
          </w:p>
        </w:tc>
        <w:tc>
          <w:tcPr>
            <w:tcW w:w="3118" w:type="dxa"/>
          </w:tcPr>
          <w:p w14:paraId="190223ED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R, MHCII, CD86</w:t>
            </w:r>
          </w:p>
        </w:tc>
        <w:tc>
          <w:tcPr>
            <w:tcW w:w="3095" w:type="dxa"/>
          </w:tcPr>
          <w:p w14:paraId="0228FEC3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L-1β, IL-6, TNFα, IL-10, IL-12,</w:t>
            </w:r>
            <w:r w:rsidRPr="00F832B7">
              <w:rPr>
                <w:rFonts w:ascii="Times New Roman" w:hAnsi="Times New Roman" w:cs="Times New Roman"/>
              </w:rPr>
              <w:t xml:space="preserve"> 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CCL1</w:t>
            </w:r>
          </w:p>
        </w:tc>
        <w:tc>
          <w:tcPr>
            <w:tcW w:w="2433" w:type="dxa"/>
          </w:tcPr>
          <w:p w14:paraId="79C23323" w14:textId="4A6B3E12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b3NzZXI8L0F1dGhvcj48WWVhcj4yMDAzPC9ZZWFyPjxS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b3NzZXI8L0F1dGhvcj48WWVhcj4yMDAzPC9ZZWFyPjxS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9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 xml:space="preserve">, 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13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)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05AD5" w14:paraId="6D4A26EC" w14:textId="77777777" w:rsidTr="00705AD5">
        <w:trPr>
          <w:trHeight w:val="245"/>
        </w:trPr>
        <w:tc>
          <w:tcPr>
            <w:tcW w:w="833" w:type="dxa"/>
          </w:tcPr>
          <w:p w14:paraId="2AE97F46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2c</w:t>
            </w:r>
          </w:p>
        </w:tc>
        <w:tc>
          <w:tcPr>
            <w:tcW w:w="1856" w:type="dxa"/>
          </w:tcPr>
          <w:p w14:paraId="5AC469B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L-10, Glucocorticoids,</w:t>
            </w:r>
          </w:p>
          <w:p w14:paraId="3C183752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TGFβ</w:t>
            </w:r>
          </w:p>
        </w:tc>
        <w:tc>
          <w:tcPr>
            <w:tcW w:w="3118" w:type="dxa"/>
          </w:tcPr>
          <w:p w14:paraId="080F1437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R, CD163,</w:t>
            </w:r>
            <w:r w:rsidRPr="00F832B7">
              <w:rPr>
                <w:rFonts w:ascii="Times New Roman" w:hAnsi="Times New Roman" w:cs="Times New Roman"/>
              </w:rPr>
              <w:t xml:space="preserve"> 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TLR-1, TLR-8, </w:t>
            </w:r>
            <w:proofErr w:type="spellStart"/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ArgI</w:t>
            </w:r>
            <w:proofErr w:type="spellEnd"/>
          </w:p>
        </w:tc>
        <w:tc>
          <w:tcPr>
            <w:tcW w:w="3095" w:type="dxa"/>
          </w:tcPr>
          <w:p w14:paraId="45874A23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IL-10, TGFβ, CCL16, CCL18, </w:t>
            </w:r>
          </w:p>
          <w:p w14:paraId="7233F77B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CXCL13</w:t>
            </w:r>
          </w:p>
        </w:tc>
        <w:tc>
          <w:tcPr>
            <w:tcW w:w="2433" w:type="dxa"/>
          </w:tcPr>
          <w:p w14:paraId="4EAA108F" w14:textId="2D6BE349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HYW88L0F1dGhvcj48WWVhcj4yMDE0PC9ZZWFyPjxSZWNO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HYW88L0F1dGhvcj48WWVhcj4yMDE0PC9ZZWFyPjxSZWNO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1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6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, 1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7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)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05AD5" w14:paraId="27B9E972" w14:textId="77777777" w:rsidTr="00705AD5">
        <w:trPr>
          <w:trHeight w:val="245"/>
        </w:trPr>
        <w:tc>
          <w:tcPr>
            <w:tcW w:w="833" w:type="dxa"/>
          </w:tcPr>
          <w:p w14:paraId="50C417EE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2d</w:t>
            </w:r>
          </w:p>
        </w:tc>
        <w:tc>
          <w:tcPr>
            <w:tcW w:w="1856" w:type="dxa"/>
          </w:tcPr>
          <w:p w14:paraId="0DD6EA65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 xml:space="preserve">TLR+A2R ligands, adenosine receptor </w:t>
            </w:r>
          </w:p>
          <w:p w14:paraId="08EACB82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ligands</w:t>
            </w:r>
          </w:p>
        </w:tc>
        <w:tc>
          <w:tcPr>
            <w:tcW w:w="3118" w:type="dxa"/>
          </w:tcPr>
          <w:p w14:paraId="328DF126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VEGF, TNFα, IL-12, IL-10</w:t>
            </w:r>
          </w:p>
        </w:tc>
        <w:tc>
          <w:tcPr>
            <w:tcW w:w="3095" w:type="dxa"/>
          </w:tcPr>
          <w:p w14:paraId="0A691E1E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IL-10, IL-12, VEGF, TNFα</w:t>
            </w:r>
          </w:p>
        </w:tc>
        <w:tc>
          <w:tcPr>
            <w:tcW w:w="2433" w:type="dxa"/>
          </w:tcPr>
          <w:p w14:paraId="7DB51A2B" w14:textId="156475CB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HcmluYmVyZzwvQXV0aG9yPjxZZWFyPjIwMDk8L1llYXI+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HcmluYmVyZzwvQXV0aG9yPjxZZWFyPjIwMDk8L1llYXI+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1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8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, 1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9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)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05AD5" w14:paraId="36958953" w14:textId="77777777" w:rsidTr="00705AD5">
        <w:trPr>
          <w:trHeight w:val="239"/>
        </w:trPr>
        <w:tc>
          <w:tcPr>
            <w:tcW w:w="833" w:type="dxa"/>
          </w:tcPr>
          <w:p w14:paraId="223D7DC7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M3</w:t>
            </w:r>
          </w:p>
        </w:tc>
        <w:tc>
          <w:tcPr>
            <w:tcW w:w="1856" w:type="dxa"/>
          </w:tcPr>
          <w:p w14:paraId="2C0EFA16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118" w:type="dxa"/>
          </w:tcPr>
          <w:p w14:paraId="559CD9B6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t>Arg1, Chi3l3, Ccr2, Cx3cr1, Ccr1, Ccr9; without CD11c or CD206</w:t>
            </w:r>
          </w:p>
        </w:tc>
        <w:tc>
          <w:tcPr>
            <w:tcW w:w="3095" w:type="dxa"/>
          </w:tcPr>
          <w:p w14:paraId="7D58EC09" w14:textId="77777777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433" w:type="dxa"/>
          </w:tcPr>
          <w:p w14:paraId="57641C10" w14:textId="563F52DE" w:rsidR="00705AD5" w:rsidRPr="00F832B7" w:rsidRDefault="00705AD5" w:rsidP="00705AD5">
            <w:pPr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pP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YWx5c2hldjwvQXV0aG9yPjxZZWFyPjIwMTU8L1llYXI+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YWx5c2hldjwvQXV0aG9yPjxZZWFyPjIwMTU8L1llYXI+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</w:fldData>
              </w:fldCha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separate"/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(</w:t>
            </w:r>
            <w:r w:rsidR="006D452C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20</w:t>
            </w:r>
            <w:r w:rsidRPr="00F832B7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shd w:val="clear" w:color="auto" w:fill="FFFFFF"/>
              </w:rPr>
              <w:t>)</w:t>
            </w:r>
            <w:r w:rsidRPr="00F832B7">
              <w:rPr>
                <w:rFonts w:ascii="Times New Roman" w:hAnsi="Times New Roman" w:cs="Times New Roman"/>
                <w:color w:val="333333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bookmarkEnd w:id="0"/>
    </w:tbl>
    <w:p w14:paraId="0AEF07A4" w14:textId="53805252" w:rsidR="00E45E25" w:rsidRDefault="00E45E25">
      <w:pPr>
        <w:rPr>
          <w:rFonts w:hint="eastAsia"/>
        </w:rPr>
      </w:pPr>
    </w:p>
    <w:sectPr w:rsidR="00E45E2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292C10" w14:textId="77777777" w:rsidR="00B93A7F" w:rsidRDefault="00B93A7F" w:rsidP="00DE7606">
      <w:r>
        <w:separator/>
      </w:r>
    </w:p>
  </w:endnote>
  <w:endnote w:type="continuationSeparator" w:id="0">
    <w:p w14:paraId="37FAC0CE" w14:textId="77777777" w:rsidR="00B93A7F" w:rsidRDefault="00B93A7F" w:rsidP="00DE76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D20838" w14:textId="77777777" w:rsidR="00B93A7F" w:rsidRDefault="00B93A7F" w:rsidP="00DE7606">
      <w:r>
        <w:separator/>
      </w:r>
    </w:p>
  </w:footnote>
  <w:footnote w:type="continuationSeparator" w:id="0">
    <w:p w14:paraId="5D39DA73" w14:textId="77777777" w:rsidR="00B93A7F" w:rsidRDefault="00B93A7F" w:rsidP="00DE760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FB7314"/>
    <w:multiLevelType w:val="hybridMultilevel"/>
    <w:tmpl w:val="3C26D3DA"/>
    <w:lvl w:ilvl="0" w:tplc="D608753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AE20B5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C22CAE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1554B3A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66A065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4084642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89AAB07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2A60EA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A9F0E2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1" w15:restartNumberingAfterBreak="0">
    <w:nsid w:val="10472BC0"/>
    <w:multiLevelType w:val="hybridMultilevel"/>
    <w:tmpl w:val="3E36EDBA"/>
    <w:lvl w:ilvl="0" w:tplc="7D6648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7F36D0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0C240E4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C7BC15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39C46AE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B5E806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A754CF0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D304BF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0CF44F2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num w:numId="1" w16cid:durableId="1691295862">
    <w:abstractNumId w:val="1"/>
  </w:num>
  <w:num w:numId="2" w16cid:durableId="65576266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harma R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dxd0r9o20vvfeaeduvat0lfeppap99vx9r&quot;&gt;My EndNote Library&lt;record-ids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item&gt;631&lt;/item&gt;&lt;item&gt;632&lt;/item&gt;&lt;item&gt;633&lt;/item&gt;&lt;/record-ids&gt;&lt;/item&gt;&lt;/Libraries&gt;"/>
  </w:docVars>
  <w:rsids>
    <w:rsidRoot w:val="00BC5142"/>
    <w:rsid w:val="00027376"/>
    <w:rsid w:val="00037789"/>
    <w:rsid w:val="000733F6"/>
    <w:rsid w:val="00193B0E"/>
    <w:rsid w:val="001A77D4"/>
    <w:rsid w:val="001E265F"/>
    <w:rsid w:val="001E2DE8"/>
    <w:rsid w:val="002458B5"/>
    <w:rsid w:val="003150E9"/>
    <w:rsid w:val="0031762B"/>
    <w:rsid w:val="00374B65"/>
    <w:rsid w:val="003B617B"/>
    <w:rsid w:val="00406F8B"/>
    <w:rsid w:val="004B4AAF"/>
    <w:rsid w:val="004B6CC3"/>
    <w:rsid w:val="004C14C9"/>
    <w:rsid w:val="004F41FF"/>
    <w:rsid w:val="0053397B"/>
    <w:rsid w:val="00540D0A"/>
    <w:rsid w:val="00544A88"/>
    <w:rsid w:val="00546794"/>
    <w:rsid w:val="0058545E"/>
    <w:rsid w:val="006D452C"/>
    <w:rsid w:val="006F7B76"/>
    <w:rsid w:val="00705AD5"/>
    <w:rsid w:val="00785F12"/>
    <w:rsid w:val="00787A8D"/>
    <w:rsid w:val="007F69AB"/>
    <w:rsid w:val="00826E1B"/>
    <w:rsid w:val="00857FF3"/>
    <w:rsid w:val="00914B07"/>
    <w:rsid w:val="009943BA"/>
    <w:rsid w:val="00A85611"/>
    <w:rsid w:val="00A902DA"/>
    <w:rsid w:val="00B81013"/>
    <w:rsid w:val="00B93A7F"/>
    <w:rsid w:val="00BC5142"/>
    <w:rsid w:val="00BD13DD"/>
    <w:rsid w:val="00BE1276"/>
    <w:rsid w:val="00BE2494"/>
    <w:rsid w:val="00C04C86"/>
    <w:rsid w:val="00C7043D"/>
    <w:rsid w:val="00CA7E83"/>
    <w:rsid w:val="00CF26F3"/>
    <w:rsid w:val="00D128E2"/>
    <w:rsid w:val="00D33454"/>
    <w:rsid w:val="00D41C93"/>
    <w:rsid w:val="00D91036"/>
    <w:rsid w:val="00DD71B9"/>
    <w:rsid w:val="00DD7E35"/>
    <w:rsid w:val="00DE7606"/>
    <w:rsid w:val="00E267DC"/>
    <w:rsid w:val="00E45E25"/>
    <w:rsid w:val="00E70E14"/>
    <w:rsid w:val="00E87BBC"/>
    <w:rsid w:val="00F23844"/>
    <w:rsid w:val="00F832B7"/>
    <w:rsid w:val="00FD6E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4983765"/>
  <w15:chartTrackingRefBased/>
  <w15:docId w15:val="{5555AFE8-168F-4735-9F4D-50730A3D82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E760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DE760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DE760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DE7606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544A8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List Paragraph"/>
    <w:basedOn w:val="a"/>
    <w:uiPriority w:val="34"/>
    <w:qFormat/>
    <w:rsid w:val="00546794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9">
    <w:name w:val="Table Grid"/>
    <w:basedOn w:val="a1"/>
    <w:uiPriority w:val="39"/>
    <w:rsid w:val="00374B6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A902D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902DA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902D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902DA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642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0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7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66590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79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639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8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3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79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7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5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96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0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3816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6840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80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9</Words>
  <Characters>1023</Characters>
  <Application>Microsoft Office Word</Application>
  <DocSecurity>0</DocSecurity>
  <Lines>8</Lines>
  <Paragraphs>2</Paragraphs>
  <ScaleCrop>false</ScaleCrop>
  <Company/>
  <LinksUpToDate>false</LinksUpToDate>
  <CharactersWithSpaces>1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川</dc:creator>
  <cp:keywords/>
  <dc:description/>
  <cp:lastModifiedBy>chen yueqi</cp:lastModifiedBy>
  <cp:revision>2</cp:revision>
  <dcterms:created xsi:type="dcterms:W3CDTF">2022-09-20T00:29:00Z</dcterms:created>
  <dcterms:modified xsi:type="dcterms:W3CDTF">2022-09-20T00:29:00Z</dcterms:modified>
</cp:coreProperties>
</file>